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9895" w:type="dxa"/>
        <w:tblLook w:val="04A0" w:firstRow="1" w:lastRow="0" w:firstColumn="1" w:lastColumn="0" w:noHBand="0" w:noVBand="1"/>
      </w:tblPr>
      <w:tblGrid>
        <w:gridCol w:w="2393"/>
        <w:gridCol w:w="1292"/>
        <w:gridCol w:w="1710"/>
        <w:gridCol w:w="2070"/>
        <w:gridCol w:w="2430"/>
      </w:tblGrid>
      <w:tr w:rsidR="00D06467" w:rsidRPr="00E44491" w14:paraId="027E4DB3" w14:textId="77777777" w:rsidTr="0015436E">
        <w:trPr>
          <w:trHeight w:val="638"/>
        </w:trPr>
        <w:tc>
          <w:tcPr>
            <w:tcW w:w="2440" w:type="dxa"/>
            <w:hideMark/>
          </w:tcPr>
          <w:p w14:paraId="1F2B77A7" w14:textId="77777777" w:rsidR="00D06467" w:rsidRPr="00E44491" w:rsidRDefault="00D06467" w:rsidP="0015436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44491">
              <w:rPr>
                <w:rFonts w:ascii="Times New Roman" w:hAnsi="Times New Roman" w:cs="Times New Roman"/>
                <w:b/>
                <w:bCs/>
              </w:rPr>
              <w:t>First Author</w:t>
            </w:r>
          </w:p>
        </w:tc>
        <w:tc>
          <w:tcPr>
            <w:tcW w:w="1245" w:type="dxa"/>
            <w:noWrap/>
            <w:hideMark/>
          </w:tcPr>
          <w:p w14:paraId="6199FF7B" w14:textId="77777777" w:rsidR="00D06467" w:rsidRPr="00E44491" w:rsidRDefault="00D06467" w:rsidP="0015436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44491">
              <w:rPr>
                <w:rFonts w:ascii="Times New Roman" w:hAnsi="Times New Roman" w:cs="Times New Roman"/>
                <w:b/>
                <w:bCs/>
              </w:rPr>
              <w:t>Year of Publication</w:t>
            </w:r>
          </w:p>
        </w:tc>
        <w:tc>
          <w:tcPr>
            <w:tcW w:w="1710" w:type="dxa"/>
            <w:noWrap/>
            <w:hideMark/>
          </w:tcPr>
          <w:p w14:paraId="6BEB0C44" w14:textId="77777777" w:rsidR="00D06467" w:rsidRPr="00E44491" w:rsidRDefault="00D06467" w:rsidP="0015436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44491">
              <w:rPr>
                <w:rFonts w:ascii="Times New Roman" w:hAnsi="Times New Roman" w:cs="Times New Roman"/>
                <w:b/>
                <w:bCs/>
              </w:rPr>
              <w:t>Study Type</w:t>
            </w:r>
          </w:p>
        </w:tc>
        <w:tc>
          <w:tcPr>
            <w:tcW w:w="2070" w:type="dxa"/>
            <w:hideMark/>
          </w:tcPr>
          <w:p w14:paraId="33426CD6" w14:textId="77777777" w:rsidR="00D06467" w:rsidRPr="00E44491" w:rsidRDefault="00D06467" w:rsidP="0015436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44491">
              <w:rPr>
                <w:rFonts w:ascii="Times New Roman" w:hAnsi="Times New Roman" w:cs="Times New Roman"/>
                <w:b/>
                <w:bCs/>
              </w:rPr>
              <w:t>Risk of Bias</w:t>
            </w:r>
          </w:p>
        </w:tc>
        <w:tc>
          <w:tcPr>
            <w:tcW w:w="2430" w:type="dxa"/>
            <w:hideMark/>
          </w:tcPr>
          <w:p w14:paraId="16562962" w14:textId="77777777" w:rsidR="00D06467" w:rsidRPr="00E44491" w:rsidRDefault="00D06467" w:rsidP="0015436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E44491">
              <w:rPr>
                <w:rFonts w:ascii="Times New Roman" w:hAnsi="Times New Roman" w:cs="Times New Roman"/>
                <w:b/>
                <w:bCs/>
              </w:rPr>
              <w:t>Patients Included for Systematic Review</w:t>
            </w:r>
          </w:p>
        </w:tc>
      </w:tr>
      <w:tr w:rsidR="00D06467" w:rsidRPr="00E44491" w14:paraId="47419FD0" w14:textId="77777777" w:rsidTr="0015436E">
        <w:trPr>
          <w:trHeight w:val="300"/>
        </w:trPr>
        <w:tc>
          <w:tcPr>
            <w:tcW w:w="2440" w:type="dxa"/>
            <w:hideMark/>
          </w:tcPr>
          <w:p w14:paraId="42778F3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Al-</w:t>
            </w:r>
            <w:proofErr w:type="spellStart"/>
            <w:r w:rsidRPr="00E44491">
              <w:rPr>
                <w:rFonts w:ascii="Times New Roman" w:hAnsi="Times New Roman" w:cs="Times New Roman"/>
              </w:rPr>
              <w:t>Bawardy</w:t>
            </w:r>
            <w:proofErr w:type="spellEnd"/>
            <w:r w:rsidRPr="00E44491">
              <w:rPr>
                <w:rFonts w:ascii="Times New Roman" w:hAnsi="Times New Roman" w:cs="Times New Roman"/>
              </w:rPr>
              <w:t>, R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c3e4b02622acf8336b Al-Bawardy,Rasha 2019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20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7FBEEE6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  <w:hideMark/>
          </w:tcPr>
          <w:p w14:paraId="5ACBDA3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597EC42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6F37B5A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3</w:t>
            </w:r>
          </w:p>
        </w:tc>
      </w:tr>
      <w:tr w:rsidR="00D06467" w:rsidRPr="00E44491" w14:paraId="36683D13" w14:textId="77777777" w:rsidTr="0015436E">
        <w:trPr>
          <w:trHeight w:val="300"/>
        </w:trPr>
        <w:tc>
          <w:tcPr>
            <w:tcW w:w="2440" w:type="dxa"/>
            <w:hideMark/>
          </w:tcPr>
          <w:p w14:paraId="3B9CD30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Algahtani</w:t>
            </w:r>
            <w:proofErr w:type="spellEnd"/>
            <w:r w:rsidRPr="00E44491">
              <w:rPr>
                <w:rFonts w:ascii="Times New Roman" w:hAnsi="Times New Roman" w:cs="Times New Roman"/>
              </w:rPr>
              <w:t>, H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d1e4b02622acf83379 Algahtani,Hussein 201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21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0A5916B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  <w:hideMark/>
          </w:tcPr>
          <w:p w14:paraId="16C9AD39" w14:textId="46E9BE03" w:rsidR="00D06467" w:rsidRPr="00E44491" w:rsidRDefault="00D06467" w:rsidP="0015436E">
            <w:pPr>
              <w:rPr>
                <w:rFonts w:ascii="Times New Roman" w:hAnsi="Times New Roman" w:cs="Times New Roman"/>
                <w:vertAlign w:val="superscript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52071A6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758CD22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4648042E" w14:textId="77777777" w:rsidTr="0015436E">
        <w:trPr>
          <w:trHeight w:val="300"/>
        </w:trPr>
        <w:tc>
          <w:tcPr>
            <w:tcW w:w="2440" w:type="dxa"/>
            <w:hideMark/>
          </w:tcPr>
          <w:p w14:paraId="57FBE03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Aparanji</w:t>
            </w:r>
            <w:proofErr w:type="spellEnd"/>
            <w:r w:rsidRPr="00E44491">
              <w:rPr>
                <w:rFonts w:ascii="Times New Roman" w:hAnsi="Times New Roman" w:cs="Times New Roman"/>
              </w:rPr>
              <w:t>, K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e2e4b03252a79e28a5 Apranaji,Krishna 2011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22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74D651E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1</w:t>
            </w:r>
          </w:p>
        </w:tc>
        <w:tc>
          <w:tcPr>
            <w:tcW w:w="1710" w:type="dxa"/>
            <w:noWrap/>
            <w:hideMark/>
          </w:tcPr>
          <w:p w14:paraId="5D122C7E" w14:textId="33C2C0B7" w:rsidR="00D06467" w:rsidRPr="00E44491" w:rsidRDefault="00D06467" w:rsidP="0015436E">
            <w:pPr>
              <w:rPr>
                <w:rFonts w:ascii="Times New Roman" w:hAnsi="Times New Roman" w:cs="Times New Roman"/>
                <w:vertAlign w:val="superscript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594C12" w:rsidRPr="00E44491">
              <w:rPr>
                <w:rFonts w:ascii="Times New Roman" w:hAnsi="Times New Roman" w:cs="Times New Roman"/>
              </w:rPr>
              <w:t>*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, $</w:t>
            </w:r>
          </w:p>
        </w:tc>
        <w:tc>
          <w:tcPr>
            <w:tcW w:w="2070" w:type="dxa"/>
            <w:hideMark/>
          </w:tcPr>
          <w:p w14:paraId="1D41C28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7ED180D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4D42078D" w14:textId="77777777" w:rsidTr="0015436E">
        <w:trPr>
          <w:trHeight w:val="242"/>
        </w:trPr>
        <w:tc>
          <w:tcPr>
            <w:tcW w:w="2440" w:type="dxa"/>
          </w:tcPr>
          <w:p w14:paraId="53D5375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Arlt</w:t>
            </w:r>
            <w:proofErr w:type="spellEnd"/>
            <w:r w:rsidRPr="00E44491">
              <w:rPr>
                <w:rFonts w:ascii="Times New Roman" w:hAnsi="Times New Roman" w:cs="Times New Roman"/>
              </w:rPr>
              <w:t>, M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e4e4b01abc0893a241 Arlt,M 2009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23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35B9149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09</w:t>
            </w:r>
          </w:p>
        </w:tc>
        <w:tc>
          <w:tcPr>
            <w:tcW w:w="1710" w:type="dxa"/>
            <w:noWrap/>
          </w:tcPr>
          <w:p w14:paraId="1858CF96" w14:textId="3292DE18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</w:tcPr>
          <w:p w14:paraId="22206D5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</w:tcPr>
          <w:p w14:paraId="510F266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28511D09" w14:textId="77777777" w:rsidTr="0015436E">
        <w:trPr>
          <w:trHeight w:val="300"/>
        </w:trPr>
        <w:tc>
          <w:tcPr>
            <w:tcW w:w="2440" w:type="dxa"/>
          </w:tcPr>
          <w:p w14:paraId="792891E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Bataillard</w:t>
            </w:r>
            <w:proofErr w:type="spellEnd"/>
            <w:r w:rsidRPr="00E44491">
              <w:rPr>
                <w:rFonts w:ascii="Times New Roman" w:hAnsi="Times New Roman" w:cs="Times New Roman"/>
              </w:rPr>
              <w:t>, A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e6e4b08420b0b43931 Bataillard,A 2016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24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2472110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1710" w:type="dxa"/>
            <w:noWrap/>
          </w:tcPr>
          <w:p w14:paraId="4704FA29" w14:textId="71E379B9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</w:tcPr>
          <w:p w14:paraId="24FDD9F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</w:tcPr>
          <w:p w14:paraId="399F1E1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63C813CA" w14:textId="77777777" w:rsidTr="0015436E">
        <w:trPr>
          <w:trHeight w:val="300"/>
        </w:trPr>
        <w:tc>
          <w:tcPr>
            <w:tcW w:w="2440" w:type="dxa"/>
            <w:hideMark/>
          </w:tcPr>
          <w:p w14:paraId="4AD3B83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Belohlavek</w:t>
            </w:r>
            <w:proofErr w:type="spellEnd"/>
            <w:r w:rsidRPr="00E44491">
              <w:rPr>
                <w:rFonts w:ascii="Times New Roman" w:hAnsi="Times New Roman" w:cs="Times New Roman"/>
              </w:rPr>
              <w:t>, J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e7e4b02622acf83384 Belohlavek,Jan 2010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69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374ED69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0</w:t>
            </w:r>
          </w:p>
        </w:tc>
        <w:tc>
          <w:tcPr>
            <w:tcW w:w="1710" w:type="dxa"/>
            <w:noWrap/>
            <w:hideMark/>
          </w:tcPr>
          <w:p w14:paraId="668A688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hideMark/>
          </w:tcPr>
          <w:p w14:paraId="66D97D9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40B4665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61C592A4" w14:textId="77777777" w:rsidTr="0015436E">
        <w:trPr>
          <w:trHeight w:val="300"/>
        </w:trPr>
        <w:tc>
          <w:tcPr>
            <w:tcW w:w="2440" w:type="dxa"/>
            <w:hideMark/>
          </w:tcPr>
          <w:p w14:paraId="0DAC1EF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Bougouin</w:t>
            </w:r>
            <w:proofErr w:type="spellEnd"/>
            <w:r w:rsidRPr="00E44491">
              <w:rPr>
                <w:rFonts w:ascii="Times New Roman" w:hAnsi="Times New Roman" w:cs="Times New Roman"/>
              </w:rPr>
              <w:t>, W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ebe4b02622acf83386 Bougouin,Wulfran 2017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25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1F2C1FB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1710" w:type="dxa"/>
            <w:noWrap/>
            <w:hideMark/>
          </w:tcPr>
          <w:p w14:paraId="7AC9048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0CC045A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473BF22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2</w:t>
            </w:r>
          </w:p>
        </w:tc>
      </w:tr>
      <w:tr w:rsidR="00D06467" w:rsidRPr="00E44491" w14:paraId="52C91122" w14:textId="77777777" w:rsidTr="0015436E">
        <w:trPr>
          <w:trHeight w:val="300"/>
        </w:trPr>
        <w:tc>
          <w:tcPr>
            <w:tcW w:w="2440" w:type="dxa"/>
            <w:hideMark/>
          </w:tcPr>
          <w:p w14:paraId="73977A9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o, J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f4e4b03252a79e28bc Cao,Jing,MD 2015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70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1545D01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1710" w:type="dxa"/>
            <w:noWrap/>
            <w:hideMark/>
          </w:tcPr>
          <w:p w14:paraId="324DAE4B" w14:textId="475F059A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6924513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314C2F8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61852E37" w14:textId="77777777" w:rsidTr="0015436E">
        <w:trPr>
          <w:trHeight w:val="300"/>
        </w:trPr>
        <w:tc>
          <w:tcPr>
            <w:tcW w:w="2440" w:type="dxa"/>
            <w:hideMark/>
          </w:tcPr>
          <w:p w14:paraId="06A3283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rroll, B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467af5e4b0348cfccafd80 Carroll,B 2014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26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3C495CF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  <w:hideMark/>
          </w:tcPr>
          <w:p w14:paraId="657FDA39" w14:textId="1C3A73AD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594C12" w:rsidRPr="00E44491">
              <w:rPr>
                <w:rFonts w:ascii="Times New Roman" w:hAnsi="Times New Roman" w:cs="Times New Roman"/>
              </w:rPr>
              <w:t>*</w:t>
            </w:r>
          </w:p>
        </w:tc>
        <w:tc>
          <w:tcPr>
            <w:tcW w:w="2070" w:type="dxa"/>
            <w:hideMark/>
          </w:tcPr>
          <w:p w14:paraId="74E3B7E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5F1270F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1771A688" w14:textId="77777777" w:rsidTr="0015436E">
        <w:trPr>
          <w:trHeight w:val="300"/>
        </w:trPr>
        <w:tc>
          <w:tcPr>
            <w:tcW w:w="2440" w:type="dxa"/>
            <w:hideMark/>
          </w:tcPr>
          <w:p w14:paraId="4D4AD67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hatterjee, R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744f4e4b033fd972918e9 Chatterjee,Rohini 2019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73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4B11541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710" w:type="dxa"/>
            <w:noWrap/>
            <w:hideMark/>
          </w:tcPr>
          <w:p w14:paraId="72D3C22E" w14:textId="5167F83B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594C12" w:rsidRPr="00E44491">
              <w:rPr>
                <w:rFonts w:ascii="Times New Roman" w:hAnsi="Times New Roman" w:cs="Times New Roman"/>
              </w:rPr>
              <w:t>*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, $</w:t>
            </w:r>
          </w:p>
        </w:tc>
        <w:tc>
          <w:tcPr>
            <w:tcW w:w="2070" w:type="dxa"/>
            <w:hideMark/>
          </w:tcPr>
          <w:p w14:paraId="40CD580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20B694A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564FFD1C" w14:textId="77777777" w:rsidTr="0015436E">
        <w:trPr>
          <w:trHeight w:val="300"/>
        </w:trPr>
        <w:tc>
          <w:tcPr>
            <w:tcW w:w="2440" w:type="dxa"/>
          </w:tcPr>
          <w:p w14:paraId="7E0E7D6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hen, J-T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16e4b01abc0893a17e Chen,J.-T. 2015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71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0CEDDBF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1710" w:type="dxa"/>
            <w:noWrap/>
          </w:tcPr>
          <w:p w14:paraId="1C1D779E" w14:textId="62A449CF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594C12" w:rsidRPr="00E44491">
              <w:rPr>
                <w:rFonts w:ascii="Times New Roman" w:hAnsi="Times New Roman" w:cs="Times New Roman"/>
              </w:rPr>
              <w:t>*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, $</w:t>
            </w:r>
          </w:p>
        </w:tc>
        <w:tc>
          <w:tcPr>
            <w:tcW w:w="2070" w:type="dxa"/>
          </w:tcPr>
          <w:p w14:paraId="3182A1C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</w:tcPr>
          <w:p w14:paraId="7B85C7D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1A3EB655" w14:textId="77777777" w:rsidTr="0015436E">
        <w:trPr>
          <w:trHeight w:val="300"/>
        </w:trPr>
        <w:tc>
          <w:tcPr>
            <w:tcW w:w="2440" w:type="dxa"/>
            <w:hideMark/>
          </w:tcPr>
          <w:p w14:paraId="55AE06F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hen, C-H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40a9ebe4b06321a69fa21b Chen,Ching-Hui 2016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27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104F26B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1710" w:type="dxa"/>
            <w:noWrap/>
            <w:hideMark/>
          </w:tcPr>
          <w:p w14:paraId="478D68F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hideMark/>
          </w:tcPr>
          <w:p w14:paraId="17018D5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319773B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7795CBB0" w14:textId="77777777" w:rsidTr="0015436E">
        <w:trPr>
          <w:trHeight w:val="300"/>
        </w:trPr>
        <w:tc>
          <w:tcPr>
            <w:tcW w:w="2440" w:type="dxa"/>
            <w:hideMark/>
          </w:tcPr>
          <w:p w14:paraId="72E58A9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ho, Y.H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18e4b01abc0893a185 Cho,Yang 2014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28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6B03513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4</w:t>
            </w:r>
          </w:p>
        </w:tc>
        <w:tc>
          <w:tcPr>
            <w:tcW w:w="1710" w:type="dxa"/>
            <w:noWrap/>
            <w:hideMark/>
          </w:tcPr>
          <w:p w14:paraId="794ED2C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5FF9715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7F7CF37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2</w:t>
            </w:r>
          </w:p>
        </w:tc>
      </w:tr>
      <w:tr w:rsidR="00D06467" w:rsidRPr="00E44491" w14:paraId="602D058A" w14:textId="77777777" w:rsidTr="0015436E">
        <w:trPr>
          <w:trHeight w:val="300"/>
        </w:trPr>
        <w:tc>
          <w:tcPr>
            <w:tcW w:w="2440" w:type="dxa"/>
            <w:hideMark/>
          </w:tcPr>
          <w:p w14:paraId="48B411A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hon, M.K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22e4b01abc0893a18e Chon,MinKu 2014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29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3F16111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4</w:t>
            </w:r>
          </w:p>
        </w:tc>
        <w:tc>
          <w:tcPr>
            <w:tcW w:w="1710" w:type="dxa"/>
            <w:noWrap/>
            <w:hideMark/>
          </w:tcPr>
          <w:p w14:paraId="4C9AFFB1" w14:textId="325624A6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714FFCB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249E18E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7854CB52" w14:textId="77777777" w:rsidTr="0015436E">
        <w:trPr>
          <w:trHeight w:val="300"/>
        </w:trPr>
        <w:tc>
          <w:tcPr>
            <w:tcW w:w="2440" w:type="dxa"/>
            <w:hideMark/>
          </w:tcPr>
          <w:p w14:paraId="3A3A79D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huang, C-J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24e4b03252a79e281f Chuang,Chi-Jou 2015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30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7062015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1710" w:type="dxa"/>
            <w:noWrap/>
            <w:hideMark/>
          </w:tcPr>
          <w:p w14:paraId="7ADAD360" w14:textId="17A0F7D3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37EC097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7534740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4E87D6B9" w14:textId="77777777" w:rsidTr="0015436E">
        <w:trPr>
          <w:trHeight w:val="300"/>
        </w:trPr>
        <w:tc>
          <w:tcPr>
            <w:tcW w:w="2440" w:type="dxa"/>
            <w:hideMark/>
          </w:tcPr>
          <w:p w14:paraId="6808F66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onnor-Schuler, R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7454fe4b0b68e53341183 Connor-Schuler,Randi 201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74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3AE1EA1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  <w:hideMark/>
          </w:tcPr>
          <w:p w14:paraId="07DE6D4B" w14:textId="1B3593DD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7B13902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388E84C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490EAC63" w14:textId="77777777" w:rsidTr="0015436E">
        <w:trPr>
          <w:trHeight w:val="300"/>
        </w:trPr>
        <w:tc>
          <w:tcPr>
            <w:tcW w:w="2440" w:type="dxa"/>
          </w:tcPr>
          <w:p w14:paraId="4C4565A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Conzelmann</w:t>
            </w:r>
            <w:proofErr w:type="spellEnd"/>
            <w:r w:rsidRPr="00E44491">
              <w:rPr>
                <w:rFonts w:ascii="Times New Roman" w:hAnsi="Times New Roman" w:cs="Times New Roman"/>
              </w:rPr>
              <w:t>, L.O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21e4b02622acf83307 Conzelmann,LO Jan 15, 2010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31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1D59877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1</w:t>
            </w:r>
          </w:p>
        </w:tc>
        <w:tc>
          <w:tcPr>
            <w:tcW w:w="1710" w:type="dxa"/>
            <w:noWrap/>
          </w:tcPr>
          <w:p w14:paraId="0EAECB3B" w14:textId="2787AE4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</w:tcPr>
          <w:p w14:paraId="62B7589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</w:tcPr>
          <w:p w14:paraId="2ECEA7F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39CDC856" w14:textId="77777777" w:rsidTr="0015436E">
        <w:trPr>
          <w:trHeight w:val="300"/>
        </w:trPr>
        <w:tc>
          <w:tcPr>
            <w:tcW w:w="2440" w:type="dxa"/>
            <w:hideMark/>
          </w:tcPr>
          <w:p w14:paraId="52F81CE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Corsi</w:t>
            </w:r>
            <w:proofErr w:type="spellEnd"/>
            <w:r w:rsidRPr="00E44491">
              <w:rPr>
                <w:rFonts w:ascii="Times New Roman" w:hAnsi="Times New Roman" w:cs="Times New Roman"/>
              </w:rPr>
              <w:t>, F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72e4b02622acf8333a Corsi,Filippo 2016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vertAlign w:val="superscript"/>
              </w:rPr>
              <w:t>32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1379493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1710" w:type="dxa"/>
            <w:noWrap/>
            <w:hideMark/>
          </w:tcPr>
          <w:p w14:paraId="2EFBB760" w14:textId="3F172665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09B6AE4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4048897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5</w:t>
            </w:r>
          </w:p>
        </w:tc>
      </w:tr>
      <w:tr w:rsidR="00D06467" w:rsidRPr="00E44491" w14:paraId="3EDC9BFD" w14:textId="77777777" w:rsidTr="0015436E">
        <w:trPr>
          <w:trHeight w:val="300"/>
        </w:trPr>
        <w:tc>
          <w:tcPr>
            <w:tcW w:w="2440" w:type="dxa"/>
            <w:hideMark/>
          </w:tcPr>
          <w:p w14:paraId="268B50A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Das Gupta, J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dae4b040318dfd6366 DasGupta,Jaideep 201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75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49A0EB9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  <w:hideMark/>
          </w:tcPr>
          <w:p w14:paraId="3D7B7F36" w14:textId="2366B858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45CC15A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41679C1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522496A4" w14:textId="77777777" w:rsidTr="0015436E">
        <w:trPr>
          <w:trHeight w:val="300"/>
        </w:trPr>
        <w:tc>
          <w:tcPr>
            <w:tcW w:w="2440" w:type="dxa"/>
          </w:tcPr>
          <w:p w14:paraId="30590D2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Davies, M.J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28e4b01abc0893a199 Davies,MichaelJ 1995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33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63598B1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995</w:t>
            </w:r>
          </w:p>
        </w:tc>
        <w:tc>
          <w:tcPr>
            <w:tcW w:w="1710" w:type="dxa"/>
            <w:noWrap/>
          </w:tcPr>
          <w:p w14:paraId="7D3AFFD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</w:tcPr>
          <w:p w14:paraId="5B751A2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</w:tcPr>
          <w:p w14:paraId="3678C4D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157F4D1F" w14:textId="77777777" w:rsidTr="0015436E">
        <w:trPr>
          <w:trHeight w:val="300"/>
        </w:trPr>
        <w:tc>
          <w:tcPr>
            <w:tcW w:w="2440" w:type="dxa"/>
            <w:hideMark/>
          </w:tcPr>
          <w:p w14:paraId="60B3FB4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 xml:space="preserve">de </w:t>
            </w:r>
            <w:proofErr w:type="spellStart"/>
            <w:r w:rsidRPr="00E44491">
              <w:rPr>
                <w:rFonts w:ascii="Times New Roman" w:hAnsi="Times New Roman" w:cs="Times New Roman"/>
              </w:rPr>
              <w:t>Chambrun</w:t>
            </w:r>
            <w:proofErr w:type="spellEnd"/>
            <w:r w:rsidRPr="00E44491">
              <w:rPr>
                <w:rFonts w:ascii="Times New Roman" w:hAnsi="Times New Roman" w:cs="Times New Roman"/>
              </w:rPr>
              <w:t>, M.P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1ae4b01abc0893a186 deChambrun,Marc 2016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34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73BC9E1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1710" w:type="dxa"/>
            <w:noWrap/>
            <w:hideMark/>
          </w:tcPr>
          <w:p w14:paraId="260B13B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11FFD7C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1F04C82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4</w:t>
            </w:r>
          </w:p>
        </w:tc>
      </w:tr>
      <w:tr w:rsidR="00D06467" w:rsidRPr="00E44491" w14:paraId="677D57DF" w14:textId="77777777" w:rsidTr="0015436E">
        <w:trPr>
          <w:trHeight w:val="300"/>
        </w:trPr>
        <w:tc>
          <w:tcPr>
            <w:tcW w:w="2440" w:type="dxa"/>
            <w:hideMark/>
          </w:tcPr>
          <w:p w14:paraId="4FBE66A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Deehring</w:t>
            </w:r>
            <w:proofErr w:type="spellEnd"/>
            <w:r w:rsidRPr="00E44491">
              <w:rPr>
                <w:rFonts w:ascii="Times New Roman" w:hAnsi="Times New Roman" w:cs="Times New Roman"/>
              </w:rPr>
              <w:t>, R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23e4b01abc0893a18f Deehring,Randall 2006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35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56748D4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06</w:t>
            </w:r>
          </w:p>
        </w:tc>
        <w:tc>
          <w:tcPr>
            <w:tcW w:w="1710" w:type="dxa"/>
            <w:noWrap/>
            <w:hideMark/>
          </w:tcPr>
          <w:p w14:paraId="505BAAC3" w14:textId="0761C0DD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noWrap/>
            <w:hideMark/>
          </w:tcPr>
          <w:p w14:paraId="67B2E4D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noWrap/>
            <w:hideMark/>
          </w:tcPr>
          <w:p w14:paraId="5502CCF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19D53A30" w14:textId="77777777" w:rsidTr="0015436E">
        <w:trPr>
          <w:trHeight w:val="300"/>
        </w:trPr>
        <w:tc>
          <w:tcPr>
            <w:tcW w:w="2440" w:type="dxa"/>
            <w:hideMark/>
          </w:tcPr>
          <w:p w14:paraId="4EA0FEC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Desai, R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1be4b01abc0893a187 Desai,R 2016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36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115BAA7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1710" w:type="dxa"/>
            <w:noWrap/>
            <w:hideMark/>
          </w:tcPr>
          <w:p w14:paraId="04A715E3" w14:textId="02B177DF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  <w:r w:rsidR="00594C12" w:rsidRPr="00E44491">
              <w:rPr>
                <w:rFonts w:ascii="Times New Roman" w:hAnsi="Times New Roman" w:cs="Times New Roman"/>
              </w:rPr>
              <w:t>*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,</w:t>
            </w:r>
            <w:r w:rsidR="00E86549" w:rsidRPr="00E44491">
              <w:rPr>
                <w:rFonts w:ascii="Times New Roman" w:hAnsi="Times New Roman" w:cs="Times New Roman"/>
              </w:rPr>
              <w:t xml:space="preserve"> 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18FF4E9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1577391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</w:t>
            </w:r>
          </w:p>
        </w:tc>
      </w:tr>
      <w:tr w:rsidR="00D06467" w:rsidRPr="00E44491" w14:paraId="12622C0B" w14:textId="77777777" w:rsidTr="0015436E">
        <w:trPr>
          <w:trHeight w:val="300"/>
        </w:trPr>
        <w:tc>
          <w:tcPr>
            <w:tcW w:w="2440" w:type="dxa"/>
            <w:hideMark/>
          </w:tcPr>
          <w:p w14:paraId="2426045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DiIoria</w:t>
            </w:r>
            <w:proofErr w:type="spellEnd"/>
            <w:r w:rsidRPr="00E44491">
              <w:rPr>
                <w:rFonts w:ascii="Times New Roman" w:hAnsi="Times New Roman" w:cs="Times New Roman"/>
              </w:rPr>
              <w:t>, G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40b9a2e4b0131e07c1dd1e Dilorio,G 1992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37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6180C98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991</w:t>
            </w:r>
          </w:p>
        </w:tc>
        <w:tc>
          <w:tcPr>
            <w:tcW w:w="1710" w:type="dxa"/>
            <w:noWrap/>
            <w:hideMark/>
          </w:tcPr>
          <w:p w14:paraId="24C0370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hideMark/>
          </w:tcPr>
          <w:p w14:paraId="7D0BF27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4E61A0C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7AA93D23" w14:textId="77777777" w:rsidTr="0015436E">
        <w:trPr>
          <w:trHeight w:val="300"/>
        </w:trPr>
        <w:tc>
          <w:tcPr>
            <w:tcW w:w="2440" w:type="dxa"/>
            <w:hideMark/>
          </w:tcPr>
          <w:p w14:paraId="5B40607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Dolmatova</w:t>
            </w:r>
            <w:proofErr w:type="spellEnd"/>
            <w:r w:rsidRPr="00E44491">
              <w:rPr>
                <w:rFonts w:ascii="Times New Roman" w:hAnsi="Times New Roman" w:cs="Times New Roman"/>
              </w:rPr>
              <w:t>, E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15e4b01abc0893a17d Dolmatova,ElenaV.,MD 2016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38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4FC2619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1710" w:type="dxa"/>
            <w:noWrap/>
            <w:hideMark/>
          </w:tcPr>
          <w:p w14:paraId="6F27CBCD" w14:textId="6D504F5F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64C27CC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143970C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4</w:t>
            </w:r>
          </w:p>
        </w:tc>
      </w:tr>
      <w:tr w:rsidR="00D06467" w:rsidRPr="00E44491" w14:paraId="39D76EB7" w14:textId="77777777" w:rsidTr="0015436E">
        <w:trPr>
          <w:trHeight w:val="300"/>
        </w:trPr>
        <w:tc>
          <w:tcPr>
            <w:tcW w:w="2440" w:type="dxa"/>
            <w:hideMark/>
          </w:tcPr>
          <w:p w14:paraId="499B71A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Dumantepe</w:t>
            </w:r>
            <w:proofErr w:type="spellEnd"/>
            <w:r w:rsidRPr="00E44491">
              <w:rPr>
                <w:rFonts w:ascii="Times New Roman" w:hAnsi="Times New Roman" w:cs="Times New Roman"/>
              </w:rPr>
              <w:t>, M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dde4b02772ab3815fc Dumantepe,M. 201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76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6B64234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  <w:hideMark/>
          </w:tcPr>
          <w:p w14:paraId="7BAB490A" w14:textId="00609152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773B7A" w:rsidRPr="00E44491">
              <w:rPr>
                <w:rFonts w:ascii="Times New Roman" w:hAnsi="Times New Roman" w:cs="Times New Roman"/>
              </w:rPr>
              <w:t>*</w:t>
            </w:r>
          </w:p>
        </w:tc>
        <w:tc>
          <w:tcPr>
            <w:tcW w:w="2070" w:type="dxa"/>
            <w:hideMark/>
          </w:tcPr>
          <w:p w14:paraId="751DFF7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High</w:t>
            </w:r>
          </w:p>
        </w:tc>
        <w:tc>
          <w:tcPr>
            <w:tcW w:w="2430" w:type="dxa"/>
            <w:hideMark/>
          </w:tcPr>
          <w:p w14:paraId="1ADD60C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6E6A2AA4" w14:textId="77777777" w:rsidTr="0015436E">
        <w:trPr>
          <w:trHeight w:val="300"/>
        </w:trPr>
        <w:tc>
          <w:tcPr>
            <w:tcW w:w="2440" w:type="dxa"/>
          </w:tcPr>
          <w:p w14:paraId="18BF3EF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Fernandes, P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37e4b03252a79e282a Fernandes,P 2015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39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7BDE82E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1710" w:type="dxa"/>
            <w:noWrap/>
          </w:tcPr>
          <w:p w14:paraId="2251ED6F" w14:textId="36BAC1D0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</w:tcPr>
          <w:p w14:paraId="3C0E704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</w:tcPr>
          <w:p w14:paraId="10F6FD9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11B51967" w14:textId="77777777" w:rsidTr="0015436E">
        <w:trPr>
          <w:trHeight w:val="300"/>
        </w:trPr>
        <w:tc>
          <w:tcPr>
            <w:tcW w:w="2440" w:type="dxa"/>
            <w:hideMark/>
          </w:tcPr>
          <w:p w14:paraId="79F2D1A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Frickey</w:t>
            </w:r>
            <w:proofErr w:type="spellEnd"/>
            <w:r w:rsidRPr="00E44491">
              <w:rPr>
                <w:rFonts w:ascii="Times New Roman" w:hAnsi="Times New Roman" w:cs="Times New Roman"/>
              </w:rPr>
              <w:t>, N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39e4b01abc0893a1aa Frickey,Nathalie 200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40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7362127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08</w:t>
            </w:r>
          </w:p>
        </w:tc>
        <w:tc>
          <w:tcPr>
            <w:tcW w:w="1710" w:type="dxa"/>
            <w:noWrap/>
            <w:hideMark/>
          </w:tcPr>
          <w:p w14:paraId="146A4EF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hideMark/>
          </w:tcPr>
          <w:p w14:paraId="4D654D4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4253537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190FDB49" w14:textId="77777777" w:rsidTr="0015436E">
        <w:trPr>
          <w:trHeight w:val="300"/>
        </w:trPr>
        <w:tc>
          <w:tcPr>
            <w:tcW w:w="2440" w:type="dxa"/>
            <w:hideMark/>
          </w:tcPr>
          <w:p w14:paraId="6B9C47D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George, B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25e4b03252a79e2821 George,Bennet 201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41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657D625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  <w:hideMark/>
          </w:tcPr>
          <w:p w14:paraId="16319B7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0825D62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2E94AF2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5</w:t>
            </w:r>
          </w:p>
        </w:tc>
      </w:tr>
      <w:tr w:rsidR="00D06467" w:rsidRPr="00E44491" w14:paraId="65264B93" w14:textId="77777777" w:rsidTr="0015436E">
        <w:trPr>
          <w:trHeight w:val="300"/>
        </w:trPr>
        <w:tc>
          <w:tcPr>
            <w:tcW w:w="2440" w:type="dxa"/>
            <w:hideMark/>
          </w:tcPr>
          <w:p w14:paraId="105C45E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Giraud, R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3ce4b02622acf83317 Giraud,Raphaël 2016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42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3EF191B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1710" w:type="dxa"/>
            <w:noWrap/>
            <w:hideMark/>
          </w:tcPr>
          <w:p w14:paraId="5470168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6B1D65A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61D28AD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65E4FB76" w14:textId="77777777" w:rsidTr="0015436E">
        <w:trPr>
          <w:trHeight w:val="300"/>
        </w:trPr>
        <w:tc>
          <w:tcPr>
            <w:tcW w:w="2440" w:type="dxa"/>
            <w:hideMark/>
          </w:tcPr>
          <w:p w14:paraId="092E39F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Haller, I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3de4b02622acf83319 Haller,Ingrid 200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43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4D71AFD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08</w:t>
            </w:r>
          </w:p>
        </w:tc>
        <w:tc>
          <w:tcPr>
            <w:tcW w:w="1710" w:type="dxa"/>
            <w:noWrap/>
            <w:hideMark/>
          </w:tcPr>
          <w:p w14:paraId="1D73840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noWrap/>
            <w:hideMark/>
          </w:tcPr>
          <w:p w14:paraId="739DC25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noWrap/>
            <w:hideMark/>
          </w:tcPr>
          <w:p w14:paraId="063622E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5FA98170" w14:textId="77777777" w:rsidTr="0015436E">
        <w:trPr>
          <w:trHeight w:val="300"/>
        </w:trPr>
        <w:tc>
          <w:tcPr>
            <w:tcW w:w="2440" w:type="dxa"/>
            <w:hideMark/>
          </w:tcPr>
          <w:p w14:paraId="1C8FC30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Hashiba</w:t>
            </w:r>
            <w:proofErr w:type="spellEnd"/>
            <w:r w:rsidRPr="00E44491">
              <w:rPr>
                <w:rFonts w:ascii="Times New Roman" w:hAnsi="Times New Roman" w:cs="Times New Roman"/>
              </w:rPr>
              <w:t>, K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3be4b08420b0b438e2 Hashiba,Katsutaka 2011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44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523978E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2</w:t>
            </w:r>
          </w:p>
        </w:tc>
        <w:tc>
          <w:tcPr>
            <w:tcW w:w="1710" w:type="dxa"/>
            <w:noWrap/>
            <w:hideMark/>
          </w:tcPr>
          <w:p w14:paraId="01DFE07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04B388C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7692252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2</w:t>
            </w:r>
          </w:p>
        </w:tc>
      </w:tr>
      <w:tr w:rsidR="00D06467" w:rsidRPr="00E44491" w14:paraId="50183A8A" w14:textId="77777777" w:rsidTr="0015436E">
        <w:trPr>
          <w:trHeight w:val="300"/>
        </w:trPr>
        <w:tc>
          <w:tcPr>
            <w:tcW w:w="2440" w:type="dxa"/>
            <w:hideMark/>
          </w:tcPr>
          <w:p w14:paraId="04D77CA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Hsieh, P.C-H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47e4b08420b0b438e7 Hsieh,PatrickChing-Ho 2001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45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59D6F4A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01</w:t>
            </w:r>
          </w:p>
        </w:tc>
        <w:tc>
          <w:tcPr>
            <w:tcW w:w="1710" w:type="dxa"/>
            <w:noWrap/>
            <w:hideMark/>
          </w:tcPr>
          <w:p w14:paraId="2673A10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hideMark/>
          </w:tcPr>
          <w:p w14:paraId="3CF5498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2912C4E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545FAEB2" w14:textId="77777777" w:rsidTr="0015436E">
        <w:trPr>
          <w:trHeight w:val="300"/>
        </w:trPr>
        <w:tc>
          <w:tcPr>
            <w:tcW w:w="2440" w:type="dxa"/>
            <w:hideMark/>
          </w:tcPr>
          <w:p w14:paraId="4C8AA68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Hsieh, Y.K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40a9b1e4b09672d0a828a8 Hsieh,Yung-Kun,MD 2016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46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7E24A16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1710" w:type="dxa"/>
            <w:noWrap/>
            <w:hideMark/>
          </w:tcPr>
          <w:p w14:paraId="5E50C402" w14:textId="35AA2B18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5B7C679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4E9F67D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018392A5" w14:textId="77777777" w:rsidTr="0015436E">
        <w:trPr>
          <w:trHeight w:val="300"/>
        </w:trPr>
        <w:tc>
          <w:tcPr>
            <w:tcW w:w="2440" w:type="dxa"/>
            <w:hideMark/>
          </w:tcPr>
          <w:p w14:paraId="75BDCBB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Huber, T.C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4ce4b01abc0893a1b4 Huber,TimothyC.,MD 2017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47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0D3CF84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1710" w:type="dxa"/>
            <w:noWrap/>
            <w:hideMark/>
          </w:tcPr>
          <w:p w14:paraId="770DC30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66002B2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2F844CD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6DC1E8F2" w14:textId="77777777" w:rsidTr="0015436E">
        <w:trPr>
          <w:trHeight w:val="300"/>
        </w:trPr>
        <w:tc>
          <w:tcPr>
            <w:tcW w:w="2440" w:type="dxa"/>
            <w:hideMark/>
          </w:tcPr>
          <w:p w14:paraId="2F9D779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Imankulova</w:t>
            </w:r>
            <w:proofErr w:type="spellEnd"/>
            <w:r w:rsidRPr="00E44491">
              <w:rPr>
                <w:rFonts w:ascii="Times New Roman" w:hAnsi="Times New Roman" w:cs="Times New Roman"/>
              </w:rPr>
              <w:t>, B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d3e4b0569c2ec20883 Imankulova,Balkenze 201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77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4700D54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710" w:type="dxa"/>
            <w:noWrap/>
            <w:hideMark/>
          </w:tcPr>
          <w:p w14:paraId="06032E2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hideMark/>
          </w:tcPr>
          <w:p w14:paraId="430F054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324A76F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70DEDEB1" w14:textId="77777777" w:rsidTr="0015436E">
        <w:trPr>
          <w:trHeight w:val="300"/>
        </w:trPr>
        <w:tc>
          <w:tcPr>
            <w:tcW w:w="2440" w:type="dxa"/>
          </w:tcPr>
          <w:p w14:paraId="43126D3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Ius</w:t>
            </w:r>
            <w:proofErr w:type="spellEnd"/>
            <w:r w:rsidRPr="00E44491">
              <w:rPr>
                <w:rFonts w:ascii="Times New Roman" w:hAnsi="Times New Roman" w:cs="Times New Roman"/>
              </w:rPr>
              <w:t>, F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cde4b0b68e5333dbae Ius,Fabio 2019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78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34F5E1E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710" w:type="dxa"/>
            <w:noWrap/>
          </w:tcPr>
          <w:p w14:paraId="57E92B5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</w:tcPr>
          <w:p w14:paraId="2730BE8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</w:tcPr>
          <w:p w14:paraId="140A795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5</w:t>
            </w:r>
          </w:p>
        </w:tc>
      </w:tr>
      <w:tr w:rsidR="00D06467" w:rsidRPr="00E44491" w14:paraId="098896B8" w14:textId="77777777" w:rsidTr="0015436E">
        <w:trPr>
          <w:trHeight w:val="300"/>
        </w:trPr>
        <w:tc>
          <w:tcPr>
            <w:tcW w:w="2440" w:type="dxa"/>
          </w:tcPr>
          <w:p w14:paraId="31121A7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Jeong</w:t>
            </w:r>
            <w:proofErr w:type="spellEnd"/>
            <w:r w:rsidRPr="00E44491">
              <w:rPr>
                <w:rFonts w:ascii="Times New Roman" w:hAnsi="Times New Roman" w:cs="Times New Roman"/>
              </w:rPr>
              <w:t>, W.J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53e4b02622acf83327 Jeong,WonJoon,MD 2015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48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1E8D61D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1710" w:type="dxa"/>
            <w:noWrap/>
          </w:tcPr>
          <w:p w14:paraId="30EFCB4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</w:tcPr>
          <w:p w14:paraId="7A55350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</w:tcPr>
          <w:p w14:paraId="31E06B7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0723A98D" w14:textId="77777777" w:rsidTr="0015436E">
        <w:trPr>
          <w:trHeight w:val="300"/>
        </w:trPr>
        <w:tc>
          <w:tcPr>
            <w:tcW w:w="2440" w:type="dxa"/>
            <w:hideMark/>
          </w:tcPr>
          <w:p w14:paraId="580AD16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Kaese</w:t>
            </w:r>
            <w:proofErr w:type="spellEnd"/>
            <w:r w:rsidRPr="00E44491">
              <w:rPr>
                <w:rFonts w:ascii="Times New Roman" w:hAnsi="Times New Roman" w:cs="Times New Roman"/>
              </w:rPr>
              <w:t>, S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c8e4b0eec0ed9c01e5 Kaese,Sven 2020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79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321158D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20</w:t>
            </w:r>
          </w:p>
        </w:tc>
        <w:tc>
          <w:tcPr>
            <w:tcW w:w="1710" w:type="dxa"/>
            <w:noWrap/>
            <w:hideMark/>
          </w:tcPr>
          <w:p w14:paraId="5E899E1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6083F4A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414ECD3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1</w:t>
            </w:r>
          </w:p>
        </w:tc>
      </w:tr>
      <w:tr w:rsidR="00D06467" w:rsidRPr="00E44491" w14:paraId="0744B71A" w14:textId="77777777" w:rsidTr="0015436E">
        <w:trPr>
          <w:trHeight w:val="300"/>
        </w:trPr>
        <w:tc>
          <w:tcPr>
            <w:tcW w:w="2440" w:type="dxa"/>
          </w:tcPr>
          <w:p w14:paraId="7E2C2F4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lastRenderedPageBreak/>
              <w:t>Kagawa, E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d2e4b033fd9728fad3 Kagawa,Eisuke 2019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80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001ECBAE" w14:textId="5AAAAC9A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</w:t>
            </w:r>
            <w:r w:rsidR="00770BC8" w:rsidRPr="00E44491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1710" w:type="dxa"/>
            <w:noWrap/>
          </w:tcPr>
          <w:p w14:paraId="387882B1" w14:textId="0A3E754C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  <w:r w:rsidR="00594C12" w:rsidRPr="00E44491">
              <w:rPr>
                <w:rFonts w:ascii="Times New Roman" w:hAnsi="Times New Roman" w:cs="Times New Roman"/>
              </w:rPr>
              <w:t>*</w:t>
            </w:r>
          </w:p>
        </w:tc>
        <w:tc>
          <w:tcPr>
            <w:tcW w:w="2070" w:type="dxa"/>
          </w:tcPr>
          <w:p w14:paraId="023A87C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High</w:t>
            </w:r>
          </w:p>
        </w:tc>
        <w:tc>
          <w:tcPr>
            <w:tcW w:w="2430" w:type="dxa"/>
          </w:tcPr>
          <w:p w14:paraId="1A77F6D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31</w:t>
            </w:r>
          </w:p>
        </w:tc>
      </w:tr>
      <w:tr w:rsidR="00D06467" w:rsidRPr="00E44491" w14:paraId="0A406651" w14:textId="77777777" w:rsidTr="0015436E">
        <w:trPr>
          <w:trHeight w:val="300"/>
        </w:trPr>
        <w:tc>
          <w:tcPr>
            <w:tcW w:w="2440" w:type="dxa"/>
          </w:tcPr>
          <w:p w14:paraId="72311EA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Kamiya</w:t>
            </w:r>
            <w:proofErr w:type="spellEnd"/>
            <w:r w:rsidRPr="00E44491">
              <w:rPr>
                <w:rFonts w:ascii="Times New Roman" w:hAnsi="Times New Roman" w:cs="Times New Roman"/>
              </w:rPr>
              <w:t>, H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52e4b08420b0b438ea Kamiya,Hiroyuki 2015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49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617123E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1710" w:type="dxa"/>
            <w:noWrap/>
          </w:tcPr>
          <w:p w14:paraId="4C7B939C" w14:textId="5C440C16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</w:tcPr>
          <w:p w14:paraId="3BDAAC1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</w:tcPr>
          <w:p w14:paraId="4F083E0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7986714D" w14:textId="77777777" w:rsidTr="0015436E">
        <w:trPr>
          <w:trHeight w:val="300"/>
        </w:trPr>
        <w:tc>
          <w:tcPr>
            <w:tcW w:w="2440" w:type="dxa"/>
            <w:hideMark/>
          </w:tcPr>
          <w:p w14:paraId="63A1E7B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Kawahito</w:t>
            </w:r>
            <w:proofErr w:type="spellEnd"/>
            <w:r w:rsidRPr="00E44491">
              <w:rPr>
                <w:rFonts w:ascii="Times New Roman" w:hAnsi="Times New Roman" w:cs="Times New Roman"/>
              </w:rPr>
              <w:t>, K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4ce4b01abc0893a1b3 Kawahito,K 2000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50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55447EA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00</w:t>
            </w:r>
          </w:p>
        </w:tc>
        <w:tc>
          <w:tcPr>
            <w:tcW w:w="1710" w:type="dxa"/>
            <w:noWrap/>
            <w:hideMark/>
          </w:tcPr>
          <w:p w14:paraId="3FBC891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3EE413D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4ED9184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5</w:t>
            </w:r>
          </w:p>
        </w:tc>
      </w:tr>
      <w:tr w:rsidR="00D06467" w:rsidRPr="00E44491" w14:paraId="4DB20729" w14:textId="77777777" w:rsidTr="0015436E">
        <w:trPr>
          <w:trHeight w:val="300"/>
        </w:trPr>
        <w:tc>
          <w:tcPr>
            <w:tcW w:w="2440" w:type="dxa"/>
            <w:hideMark/>
          </w:tcPr>
          <w:p w14:paraId="35B598A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Kim, Y.S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62e4b08420b0b438f3 Kim,YunSeok 2017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51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12AEE88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1710" w:type="dxa"/>
            <w:noWrap/>
            <w:hideMark/>
          </w:tcPr>
          <w:p w14:paraId="5B1A9DE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hideMark/>
          </w:tcPr>
          <w:p w14:paraId="2728056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4564F90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574BE734" w14:textId="77777777" w:rsidTr="0015436E">
        <w:trPr>
          <w:trHeight w:val="300"/>
        </w:trPr>
        <w:tc>
          <w:tcPr>
            <w:tcW w:w="2440" w:type="dxa"/>
            <w:hideMark/>
          </w:tcPr>
          <w:p w14:paraId="41C9A1A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Kjaergaard</w:t>
            </w:r>
            <w:proofErr w:type="spellEnd"/>
            <w:r w:rsidRPr="00E44491">
              <w:rPr>
                <w:rFonts w:ascii="Times New Roman" w:hAnsi="Times New Roman" w:cs="Times New Roman"/>
              </w:rPr>
              <w:t>, B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6ae4b03252a79e2843 Kjærgaard,Benedict 2011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52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6F4AB9B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1</w:t>
            </w:r>
          </w:p>
        </w:tc>
        <w:tc>
          <w:tcPr>
            <w:tcW w:w="1710" w:type="dxa"/>
            <w:noWrap/>
            <w:hideMark/>
          </w:tcPr>
          <w:p w14:paraId="20C3709B" w14:textId="39909610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04C3BCF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6434C3E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6</w:t>
            </w:r>
          </w:p>
        </w:tc>
      </w:tr>
      <w:tr w:rsidR="00D06467" w:rsidRPr="00E44491" w14:paraId="1F95D784" w14:textId="77777777" w:rsidTr="0015436E">
        <w:trPr>
          <w:trHeight w:val="300"/>
        </w:trPr>
        <w:tc>
          <w:tcPr>
            <w:tcW w:w="2440" w:type="dxa"/>
            <w:hideMark/>
          </w:tcPr>
          <w:p w14:paraId="15F1ACE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Kjaergaard</w:t>
            </w:r>
            <w:proofErr w:type="spellEnd"/>
            <w:r w:rsidRPr="00E44491">
              <w:rPr>
                <w:rFonts w:ascii="Times New Roman" w:hAnsi="Times New Roman" w:cs="Times New Roman"/>
              </w:rPr>
              <w:t>, B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dfe4b02772ab3815ff Kjaergaard,Benedict 2019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81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7381F84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710" w:type="dxa"/>
            <w:noWrap/>
            <w:hideMark/>
          </w:tcPr>
          <w:p w14:paraId="5C1F5D2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3A46014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High</w:t>
            </w:r>
          </w:p>
        </w:tc>
        <w:tc>
          <w:tcPr>
            <w:tcW w:w="2430" w:type="dxa"/>
            <w:hideMark/>
          </w:tcPr>
          <w:p w14:paraId="2AABE5A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6</w:t>
            </w:r>
          </w:p>
        </w:tc>
      </w:tr>
      <w:tr w:rsidR="00D06467" w:rsidRPr="00E44491" w14:paraId="3F816664" w14:textId="77777777" w:rsidTr="0015436E">
        <w:trPr>
          <w:trHeight w:val="300"/>
        </w:trPr>
        <w:tc>
          <w:tcPr>
            <w:tcW w:w="2440" w:type="dxa"/>
          </w:tcPr>
          <w:p w14:paraId="52799DF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Ksela</w:t>
            </w:r>
            <w:proofErr w:type="spellEnd"/>
            <w:r w:rsidRPr="00E44491">
              <w:rPr>
                <w:rFonts w:ascii="Times New Roman" w:hAnsi="Times New Roman" w:cs="Times New Roman"/>
              </w:rPr>
              <w:t>, J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e0e4b02772ab381602 Ksela,Jus 2016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82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1EAF1E9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1710" w:type="dxa"/>
            <w:noWrap/>
          </w:tcPr>
          <w:p w14:paraId="3F34A63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</w:tcPr>
          <w:p w14:paraId="61D8C03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</w:tcPr>
          <w:p w14:paraId="535358C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67B7304B" w14:textId="77777777" w:rsidTr="0015436E">
        <w:trPr>
          <w:trHeight w:val="300"/>
        </w:trPr>
        <w:tc>
          <w:tcPr>
            <w:tcW w:w="2440" w:type="dxa"/>
          </w:tcPr>
          <w:p w14:paraId="6241E89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Kurakazu</w:t>
            </w:r>
            <w:proofErr w:type="spellEnd"/>
            <w:r w:rsidRPr="00E44491">
              <w:rPr>
                <w:rFonts w:ascii="Times New Roman" w:hAnsi="Times New Roman" w:cs="Times New Roman"/>
              </w:rPr>
              <w:t>, M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69e4b01abc0893a1c3 Kurakazu,Masamitsu 2012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53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1584AFA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2</w:t>
            </w:r>
          </w:p>
        </w:tc>
        <w:tc>
          <w:tcPr>
            <w:tcW w:w="1710" w:type="dxa"/>
            <w:noWrap/>
          </w:tcPr>
          <w:p w14:paraId="1E53D93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</w:tcPr>
          <w:p w14:paraId="11BFC46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</w:tcPr>
          <w:p w14:paraId="04DE859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2AF5DC3B" w14:textId="77777777" w:rsidTr="0015436E">
        <w:trPr>
          <w:trHeight w:val="300"/>
        </w:trPr>
        <w:tc>
          <w:tcPr>
            <w:tcW w:w="2440" w:type="dxa"/>
            <w:hideMark/>
          </w:tcPr>
          <w:p w14:paraId="79C4898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ee, S.N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d5e4b00b18a1b70c4f Lee,SuNam 2019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83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  <w:r w:rsidRPr="00E4449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45" w:type="dxa"/>
            <w:noWrap/>
            <w:hideMark/>
          </w:tcPr>
          <w:p w14:paraId="03DE046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710" w:type="dxa"/>
            <w:noWrap/>
            <w:hideMark/>
          </w:tcPr>
          <w:p w14:paraId="775B819C" w14:textId="7AD9B721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0C88459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62E29EE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4A4E7D52" w14:textId="77777777" w:rsidTr="0015436E">
        <w:trPr>
          <w:trHeight w:val="300"/>
        </w:trPr>
        <w:tc>
          <w:tcPr>
            <w:tcW w:w="2440" w:type="dxa"/>
          </w:tcPr>
          <w:p w14:paraId="350E89A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eeper, W.R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66e4b01abc0893a1bf Leeper,W.Robert 2013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54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09C339F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3</w:t>
            </w:r>
          </w:p>
        </w:tc>
        <w:tc>
          <w:tcPr>
            <w:tcW w:w="1710" w:type="dxa"/>
            <w:noWrap/>
          </w:tcPr>
          <w:p w14:paraId="2194577C" w14:textId="0D536C98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</w:tcPr>
          <w:p w14:paraId="52ECE8D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</w:tcPr>
          <w:p w14:paraId="65AD742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0A58A759" w14:textId="77777777" w:rsidTr="0015436E">
        <w:trPr>
          <w:trHeight w:val="300"/>
        </w:trPr>
        <w:tc>
          <w:tcPr>
            <w:tcW w:w="2440" w:type="dxa"/>
            <w:hideMark/>
          </w:tcPr>
          <w:p w14:paraId="402A9B9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i, I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cde4b0611cd2fbf2df Li,Irene 2019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84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3DA0B44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710" w:type="dxa"/>
            <w:noWrap/>
            <w:hideMark/>
          </w:tcPr>
          <w:p w14:paraId="59318E6A" w14:textId="677CE98C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5D316B4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4BEE26F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2E98FAF7" w14:textId="77777777" w:rsidTr="0015436E">
        <w:trPr>
          <w:trHeight w:val="300"/>
        </w:trPr>
        <w:tc>
          <w:tcPr>
            <w:tcW w:w="2440" w:type="dxa"/>
          </w:tcPr>
          <w:p w14:paraId="0618B2D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indsey, J.L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d7e4b0e3a229e0a700 Lindsey,J.Lauren 201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85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7C927E3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</w:tcPr>
          <w:p w14:paraId="1B01953F" w14:textId="5479C395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</w:tcPr>
          <w:p w14:paraId="26C7567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</w:tcPr>
          <w:p w14:paraId="484C34F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63825999" w14:textId="77777777" w:rsidTr="0015436E">
        <w:trPr>
          <w:trHeight w:val="300"/>
        </w:trPr>
        <w:tc>
          <w:tcPr>
            <w:tcW w:w="2440" w:type="dxa"/>
          </w:tcPr>
          <w:p w14:paraId="3DE0ACA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Lupei</w:t>
            </w:r>
            <w:proofErr w:type="spellEnd"/>
            <w:r w:rsidRPr="00E44491">
              <w:rPr>
                <w:rFonts w:ascii="Times New Roman" w:hAnsi="Times New Roman" w:cs="Times New Roman"/>
              </w:rPr>
              <w:t>, M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d4e4b0b68e5333dc17 Lupei,MonicaI 2019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86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6F4C2AC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710" w:type="dxa"/>
            <w:noWrap/>
          </w:tcPr>
          <w:p w14:paraId="58110EC5" w14:textId="5E51061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</w:tcPr>
          <w:p w14:paraId="217081B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</w:tcPr>
          <w:p w14:paraId="742C533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25EB9453" w14:textId="77777777" w:rsidTr="0015436E">
        <w:trPr>
          <w:trHeight w:val="300"/>
        </w:trPr>
        <w:tc>
          <w:tcPr>
            <w:tcW w:w="2440" w:type="dxa"/>
          </w:tcPr>
          <w:p w14:paraId="1AB427F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aggio, P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6ce4b01abc0893a1c7 Maggio,Paul 2007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55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0C6DD8F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07</w:t>
            </w:r>
          </w:p>
        </w:tc>
        <w:tc>
          <w:tcPr>
            <w:tcW w:w="1710" w:type="dxa"/>
            <w:noWrap/>
          </w:tcPr>
          <w:p w14:paraId="6D2A4CD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</w:tcPr>
          <w:p w14:paraId="0AD268F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</w:tcPr>
          <w:p w14:paraId="451085D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9</w:t>
            </w:r>
          </w:p>
        </w:tc>
      </w:tr>
      <w:tr w:rsidR="00D06467" w:rsidRPr="00E44491" w14:paraId="3658F7AB" w14:textId="77777777" w:rsidTr="0015436E">
        <w:trPr>
          <w:trHeight w:val="300"/>
        </w:trPr>
        <w:tc>
          <w:tcPr>
            <w:tcW w:w="2440" w:type="dxa"/>
            <w:hideMark/>
          </w:tcPr>
          <w:p w14:paraId="59A5FA5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aj, G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6be4b08420b0b438f8 Maj,Giulia 2014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56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4F827CD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4</w:t>
            </w:r>
          </w:p>
        </w:tc>
        <w:tc>
          <w:tcPr>
            <w:tcW w:w="1710" w:type="dxa"/>
            <w:noWrap/>
            <w:hideMark/>
          </w:tcPr>
          <w:p w14:paraId="5BFBAFF3" w14:textId="3E188084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6199DC6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High</w:t>
            </w:r>
          </w:p>
        </w:tc>
        <w:tc>
          <w:tcPr>
            <w:tcW w:w="2430" w:type="dxa"/>
            <w:hideMark/>
          </w:tcPr>
          <w:p w14:paraId="66AA826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6</w:t>
            </w:r>
          </w:p>
        </w:tc>
      </w:tr>
      <w:tr w:rsidR="00D06467" w:rsidRPr="00E44491" w14:paraId="4A7E1A03" w14:textId="77777777" w:rsidTr="0015436E">
        <w:trPr>
          <w:trHeight w:val="300"/>
        </w:trPr>
        <w:tc>
          <w:tcPr>
            <w:tcW w:w="2440" w:type="dxa"/>
            <w:hideMark/>
          </w:tcPr>
          <w:p w14:paraId="0E221D9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Mandigers</w:t>
            </w:r>
            <w:proofErr w:type="spellEnd"/>
            <w:r w:rsidRPr="00E44491">
              <w:rPr>
                <w:rFonts w:ascii="Times New Roman" w:hAnsi="Times New Roman" w:cs="Times New Roman"/>
              </w:rPr>
              <w:t>, L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d2e4b0611cd2fbf2e3 Mandigers,L. 2017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vertAlign w:val="superscript"/>
              </w:rPr>
              <w:t>87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4DD5BB6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710" w:type="dxa"/>
            <w:noWrap/>
            <w:hideMark/>
          </w:tcPr>
          <w:p w14:paraId="1B82B22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7FF8B52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High</w:t>
            </w:r>
          </w:p>
        </w:tc>
        <w:tc>
          <w:tcPr>
            <w:tcW w:w="2430" w:type="dxa"/>
            <w:hideMark/>
          </w:tcPr>
          <w:p w14:paraId="034A0A6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8</w:t>
            </w:r>
          </w:p>
        </w:tc>
      </w:tr>
      <w:tr w:rsidR="00D06467" w:rsidRPr="00E44491" w14:paraId="0805485C" w14:textId="77777777" w:rsidTr="0015436E">
        <w:trPr>
          <w:trHeight w:val="300"/>
        </w:trPr>
        <w:tc>
          <w:tcPr>
            <w:tcW w:w="2440" w:type="dxa"/>
          </w:tcPr>
          <w:p w14:paraId="62B8C3F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isawa, Y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70e4b03252a79e2845 Misawa,Yoshio 2000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57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6542307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00</w:t>
            </w:r>
          </w:p>
        </w:tc>
        <w:tc>
          <w:tcPr>
            <w:tcW w:w="1710" w:type="dxa"/>
            <w:noWrap/>
          </w:tcPr>
          <w:p w14:paraId="374A5AB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noWrap/>
          </w:tcPr>
          <w:p w14:paraId="3A86E04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noWrap/>
          </w:tcPr>
          <w:p w14:paraId="63567CF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5477FAE4" w14:textId="77777777" w:rsidTr="0015436E">
        <w:trPr>
          <w:trHeight w:val="300"/>
        </w:trPr>
        <w:tc>
          <w:tcPr>
            <w:tcW w:w="2440" w:type="dxa"/>
            <w:hideMark/>
          </w:tcPr>
          <w:p w14:paraId="4DB5941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iyazaki, K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74d41e4b0271cc831f751 Miyazaki,Kazuki 2019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88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49FFFA3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710" w:type="dxa"/>
            <w:noWrap/>
            <w:hideMark/>
          </w:tcPr>
          <w:p w14:paraId="7C2E2BF3" w14:textId="4D072DEE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noWrap/>
            <w:hideMark/>
          </w:tcPr>
          <w:p w14:paraId="1258F6A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noWrap/>
            <w:hideMark/>
          </w:tcPr>
          <w:p w14:paraId="79FC05D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9</w:t>
            </w:r>
          </w:p>
        </w:tc>
      </w:tr>
      <w:tr w:rsidR="00D06467" w:rsidRPr="00E44491" w14:paraId="7683B956" w14:textId="77777777" w:rsidTr="0015436E">
        <w:trPr>
          <w:trHeight w:val="300"/>
        </w:trPr>
        <w:tc>
          <w:tcPr>
            <w:tcW w:w="2440" w:type="dxa"/>
          </w:tcPr>
          <w:p w14:paraId="19E0E04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on, D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f9e4b0b68e5333dc20 Moon,Donggyu 201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89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63081F3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</w:tcPr>
          <w:p w14:paraId="49A34A2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</w:tcPr>
          <w:p w14:paraId="18601EE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</w:tcPr>
          <w:p w14:paraId="3A8E0C8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1</w:t>
            </w:r>
          </w:p>
        </w:tc>
      </w:tr>
      <w:tr w:rsidR="00D06467" w:rsidRPr="00E44491" w14:paraId="39D03AFE" w14:textId="77777777" w:rsidTr="0015436E">
        <w:trPr>
          <w:trHeight w:val="300"/>
        </w:trPr>
        <w:tc>
          <w:tcPr>
            <w:tcW w:w="2440" w:type="dxa"/>
          </w:tcPr>
          <w:p w14:paraId="366A02B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Munakata</w:t>
            </w:r>
            <w:proofErr w:type="spellEnd"/>
            <w:r w:rsidRPr="00E44491">
              <w:rPr>
                <w:rFonts w:ascii="Times New Roman" w:hAnsi="Times New Roman" w:cs="Times New Roman"/>
              </w:rPr>
              <w:t>, R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7ae4b08420b0b43906 Munakata,Ryo 2012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58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1BF704A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2</w:t>
            </w:r>
          </w:p>
        </w:tc>
        <w:tc>
          <w:tcPr>
            <w:tcW w:w="1710" w:type="dxa"/>
            <w:noWrap/>
          </w:tcPr>
          <w:p w14:paraId="6E7AD3F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</w:tcPr>
          <w:p w14:paraId="792254E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</w:tcPr>
          <w:p w14:paraId="3520790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9</w:t>
            </w:r>
          </w:p>
        </w:tc>
      </w:tr>
      <w:tr w:rsidR="00D06467" w:rsidRPr="00E44491" w14:paraId="40B6D9E7" w14:textId="77777777" w:rsidTr="0015436E">
        <w:trPr>
          <w:trHeight w:val="300"/>
        </w:trPr>
        <w:tc>
          <w:tcPr>
            <w:tcW w:w="2440" w:type="dxa"/>
            <w:hideMark/>
          </w:tcPr>
          <w:p w14:paraId="0473EB4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Newman, J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77e4b08420b0b43900 Newman,Joshua 2016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59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6E14F34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1710" w:type="dxa"/>
            <w:noWrap/>
            <w:hideMark/>
          </w:tcPr>
          <w:p w14:paraId="34C6D73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hideMark/>
          </w:tcPr>
          <w:p w14:paraId="4B3C528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6437835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3B9FE228" w14:textId="77777777" w:rsidTr="0015436E">
        <w:trPr>
          <w:trHeight w:val="300"/>
        </w:trPr>
        <w:tc>
          <w:tcPr>
            <w:tcW w:w="2440" w:type="dxa"/>
            <w:hideMark/>
          </w:tcPr>
          <w:p w14:paraId="41D25453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Ornato</w:t>
            </w:r>
            <w:proofErr w:type="spellEnd"/>
            <w:r w:rsidRPr="00E44491">
              <w:rPr>
                <w:rFonts w:ascii="Times New Roman" w:hAnsi="Times New Roman" w:cs="Times New Roman"/>
              </w:rPr>
              <w:t>, J.P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40ba80e4b0c3de2b396ad4 Ornato,Joseph 2017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60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3CF9D31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1710" w:type="dxa"/>
            <w:noWrap/>
            <w:hideMark/>
          </w:tcPr>
          <w:p w14:paraId="5723D226" w14:textId="2779E578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1441EFD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409BFF5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4B60D6A3" w14:textId="77777777" w:rsidTr="0015436E">
        <w:trPr>
          <w:trHeight w:val="300"/>
        </w:trPr>
        <w:tc>
          <w:tcPr>
            <w:tcW w:w="2440" w:type="dxa"/>
            <w:hideMark/>
          </w:tcPr>
          <w:p w14:paraId="7FB3F6C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Oh, Y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74d6de4b06142ec3b8bd4 Oh,Y.N. 2019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90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360F908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710" w:type="dxa"/>
            <w:noWrap/>
            <w:hideMark/>
          </w:tcPr>
          <w:p w14:paraId="0E29641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hideMark/>
          </w:tcPr>
          <w:p w14:paraId="64F18B4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217973E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2</w:t>
            </w:r>
          </w:p>
        </w:tc>
      </w:tr>
      <w:tr w:rsidR="00D06467" w:rsidRPr="00E44491" w14:paraId="7B540203" w14:textId="77777777" w:rsidTr="0015436E">
        <w:trPr>
          <w:trHeight w:val="300"/>
        </w:trPr>
        <w:tc>
          <w:tcPr>
            <w:tcW w:w="2440" w:type="dxa"/>
          </w:tcPr>
          <w:p w14:paraId="5D17040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Okoronkwo</w:t>
            </w:r>
            <w:proofErr w:type="spellEnd"/>
            <w:r w:rsidRPr="00E44491">
              <w:rPr>
                <w:rFonts w:ascii="Times New Roman" w:hAnsi="Times New Roman" w:cs="Times New Roman"/>
              </w:rPr>
              <w:t>, T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f6e4b00b18a1b70c5e Okoronkwo,TobechiE 201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91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57017D9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</w:tcPr>
          <w:p w14:paraId="6F3B106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noWrap/>
          </w:tcPr>
          <w:p w14:paraId="47F0E20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noWrap/>
          </w:tcPr>
          <w:p w14:paraId="7F1C4A1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6A0B5CE7" w14:textId="77777777" w:rsidTr="0015436E">
        <w:trPr>
          <w:trHeight w:val="300"/>
        </w:trPr>
        <w:tc>
          <w:tcPr>
            <w:tcW w:w="2440" w:type="dxa"/>
          </w:tcPr>
          <w:p w14:paraId="60DE386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Pavlovic, G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7ee4b08420b0b4390c PAVLOVIC,G 2014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61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4825D4D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4</w:t>
            </w:r>
          </w:p>
        </w:tc>
        <w:tc>
          <w:tcPr>
            <w:tcW w:w="1710" w:type="dxa"/>
            <w:noWrap/>
          </w:tcPr>
          <w:p w14:paraId="6E63937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noWrap/>
          </w:tcPr>
          <w:p w14:paraId="7D1C7DF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noWrap/>
          </w:tcPr>
          <w:p w14:paraId="491948D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17B5093C" w14:textId="77777777" w:rsidTr="0015436E">
        <w:trPr>
          <w:trHeight w:val="300"/>
        </w:trPr>
        <w:tc>
          <w:tcPr>
            <w:tcW w:w="2440" w:type="dxa"/>
            <w:hideMark/>
          </w:tcPr>
          <w:p w14:paraId="50F8081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Russ, D.A.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ece4b02772ab381605 Russ,DeAnte 2017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92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565B7C6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  <w:hideMark/>
          </w:tcPr>
          <w:p w14:paraId="0EC1372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noWrap/>
            <w:hideMark/>
          </w:tcPr>
          <w:p w14:paraId="256E30B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noWrap/>
            <w:hideMark/>
          </w:tcPr>
          <w:p w14:paraId="0F50540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33A25344" w14:textId="77777777" w:rsidTr="0015436E">
        <w:trPr>
          <w:trHeight w:val="300"/>
        </w:trPr>
        <w:tc>
          <w:tcPr>
            <w:tcW w:w="2440" w:type="dxa"/>
          </w:tcPr>
          <w:p w14:paraId="172FF11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Samuel, D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8ee4b03252a79e2857 Samuel,David 201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62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2541560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</w:tcPr>
          <w:p w14:paraId="568E0D61" w14:textId="65638DD3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noWrap/>
          </w:tcPr>
          <w:p w14:paraId="22A41CF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noWrap/>
          </w:tcPr>
          <w:p w14:paraId="0CF87B6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058C79C9" w14:textId="77777777" w:rsidTr="0015436E">
        <w:trPr>
          <w:trHeight w:val="300"/>
        </w:trPr>
        <w:tc>
          <w:tcPr>
            <w:tcW w:w="2440" w:type="dxa"/>
            <w:hideMark/>
          </w:tcPr>
          <w:p w14:paraId="75612A6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Sharma, V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91e4b02622acf8335b Sharma,Vikas,MD 2016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63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2BA55F7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1710" w:type="dxa"/>
            <w:noWrap/>
            <w:hideMark/>
          </w:tcPr>
          <w:p w14:paraId="024BC67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noWrap/>
            <w:hideMark/>
          </w:tcPr>
          <w:p w14:paraId="3009E7E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noWrap/>
            <w:hideMark/>
          </w:tcPr>
          <w:p w14:paraId="07132C0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39933C66" w14:textId="77777777" w:rsidTr="0015436E">
        <w:trPr>
          <w:trHeight w:val="300"/>
        </w:trPr>
        <w:tc>
          <w:tcPr>
            <w:tcW w:w="2440" w:type="dxa"/>
            <w:hideMark/>
          </w:tcPr>
          <w:p w14:paraId="7928CFC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Silvetti</w:t>
            </w:r>
            <w:proofErr w:type="spellEnd"/>
            <w:r w:rsidRPr="00E44491">
              <w:rPr>
                <w:rFonts w:ascii="Times New Roman" w:hAnsi="Times New Roman" w:cs="Times New Roman"/>
              </w:rPr>
              <w:t>, S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9ce4b01abc0893a20d Silvetti,Simona 2013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64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2DB9367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3</w:t>
            </w:r>
          </w:p>
        </w:tc>
        <w:tc>
          <w:tcPr>
            <w:tcW w:w="1710" w:type="dxa"/>
            <w:noWrap/>
            <w:hideMark/>
          </w:tcPr>
          <w:p w14:paraId="356ADC8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hideMark/>
          </w:tcPr>
          <w:p w14:paraId="5F9AFF7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hideMark/>
          </w:tcPr>
          <w:p w14:paraId="5847123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34F1F466" w14:textId="77777777" w:rsidTr="0015436E">
        <w:trPr>
          <w:trHeight w:val="300"/>
        </w:trPr>
        <w:tc>
          <w:tcPr>
            <w:tcW w:w="2440" w:type="dxa"/>
            <w:hideMark/>
          </w:tcPr>
          <w:p w14:paraId="6080DC2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Stefaniak</w:t>
            </w:r>
            <w:proofErr w:type="spellEnd"/>
            <w:r w:rsidRPr="00E44491">
              <w:rPr>
                <w:rFonts w:ascii="Times New Roman" w:hAnsi="Times New Roman" w:cs="Times New Roman"/>
              </w:rPr>
              <w:t>, S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e8e4b06142ec3b430a Stefaniak,Sebastian 201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93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4A8AF93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1710" w:type="dxa"/>
            <w:noWrap/>
            <w:hideMark/>
          </w:tcPr>
          <w:p w14:paraId="5086C70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hideMark/>
          </w:tcPr>
          <w:p w14:paraId="5D8D7B6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High</w:t>
            </w:r>
          </w:p>
        </w:tc>
        <w:tc>
          <w:tcPr>
            <w:tcW w:w="2430" w:type="dxa"/>
            <w:hideMark/>
          </w:tcPr>
          <w:p w14:paraId="17C3286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1DC42022" w14:textId="77777777" w:rsidTr="0015436E">
        <w:trPr>
          <w:trHeight w:val="300"/>
        </w:trPr>
        <w:tc>
          <w:tcPr>
            <w:tcW w:w="2440" w:type="dxa"/>
          </w:tcPr>
          <w:p w14:paraId="4139C5F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Swol</w:t>
            </w:r>
            <w:proofErr w:type="spellEnd"/>
            <w:r w:rsidRPr="00E44491">
              <w:rPr>
                <w:rFonts w:ascii="Times New Roman" w:hAnsi="Times New Roman" w:cs="Times New Roman"/>
              </w:rPr>
              <w:t>, J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9ee4b03252a79e2864 Swol,J 2016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72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606D926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6</w:t>
            </w:r>
          </w:p>
        </w:tc>
        <w:tc>
          <w:tcPr>
            <w:tcW w:w="1710" w:type="dxa"/>
            <w:noWrap/>
          </w:tcPr>
          <w:p w14:paraId="6696D0FC" w14:textId="0A64F68D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</w:tcPr>
          <w:p w14:paraId="42DC43A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</w:tcPr>
          <w:p w14:paraId="171BBA3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5</w:t>
            </w:r>
          </w:p>
        </w:tc>
      </w:tr>
      <w:tr w:rsidR="00D06467" w:rsidRPr="00E44491" w14:paraId="49063162" w14:textId="77777777" w:rsidTr="0015436E">
        <w:trPr>
          <w:trHeight w:val="300"/>
        </w:trPr>
        <w:tc>
          <w:tcPr>
            <w:tcW w:w="2440" w:type="dxa"/>
            <w:hideMark/>
          </w:tcPr>
          <w:p w14:paraId="081182C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Szocik</w:t>
            </w:r>
            <w:proofErr w:type="spellEnd"/>
            <w:r w:rsidRPr="00E44491">
              <w:rPr>
                <w:rFonts w:ascii="Times New Roman" w:hAnsi="Times New Roman" w:cs="Times New Roman"/>
              </w:rPr>
              <w:t>, J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a6e4b03252a79e2869 Szocik,James 2002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65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22D20E1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02</w:t>
            </w:r>
          </w:p>
        </w:tc>
        <w:tc>
          <w:tcPr>
            <w:tcW w:w="1710" w:type="dxa"/>
            <w:noWrap/>
            <w:hideMark/>
          </w:tcPr>
          <w:p w14:paraId="6F744CDE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hideMark/>
          </w:tcPr>
          <w:p w14:paraId="5BB5D4C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69B111D6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685B2E11" w14:textId="77777777" w:rsidTr="0015436E">
        <w:trPr>
          <w:trHeight w:val="300"/>
        </w:trPr>
        <w:tc>
          <w:tcPr>
            <w:tcW w:w="2440" w:type="dxa"/>
            <w:hideMark/>
          </w:tcPr>
          <w:p w14:paraId="0DA152F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Takacs, M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eae4b0eec0ed9c01f3 Takacs,MichaelE 201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94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00F9C4AD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  <w:hideMark/>
          </w:tcPr>
          <w:p w14:paraId="08FAD1A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</w:p>
        </w:tc>
        <w:tc>
          <w:tcPr>
            <w:tcW w:w="2070" w:type="dxa"/>
            <w:hideMark/>
          </w:tcPr>
          <w:p w14:paraId="1948CA7C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188CB07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11C82379" w14:textId="77777777" w:rsidTr="0015436E">
        <w:trPr>
          <w:trHeight w:val="300"/>
        </w:trPr>
        <w:tc>
          <w:tcPr>
            <w:tcW w:w="2440" w:type="dxa"/>
          </w:tcPr>
          <w:p w14:paraId="0D03406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proofErr w:type="spellStart"/>
            <w:r w:rsidRPr="00E44491">
              <w:rPr>
                <w:rFonts w:ascii="Times New Roman" w:hAnsi="Times New Roman" w:cs="Times New Roman"/>
              </w:rPr>
              <w:t>Thind</w:t>
            </w:r>
            <w:proofErr w:type="spellEnd"/>
            <w:r w:rsidRPr="00E44491">
              <w:rPr>
                <w:rFonts w:ascii="Times New Roman" w:hAnsi="Times New Roman" w:cs="Times New Roman"/>
              </w:rPr>
              <w:t>, G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634ede4b0eec0ed9c01f6 Thind,GuramrinderSingh 2020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95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50CA2860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20</w:t>
            </w:r>
          </w:p>
        </w:tc>
        <w:tc>
          <w:tcPr>
            <w:tcW w:w="1710" w:type="dxa"/>
            <w:noWrap/>
          </w:tcPr>
          <w:p w14:paraId="767BC1DD" w14:textId="1D9F764D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353DD3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noWrap/>
          </w:tcPr>
          <w:p w14:paraId="04C9371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noWrap/>
          </w:tcPr>
          <w:p w14:paraId="365263B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6ED6AFF7" w14:textId="77777777" w:rsidTr="0015436E">
        <w:trPr>
          <w:trHeight w:val="300"/>
        </w:trPr>
        <w:tc>
          <w:tcPr>
            <w:tcW w:w="2440" w:type="dxa"/>
          </w:tcPr>
          <w:p w14:paraId="4605911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Watanabe, Y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aae4b01abc0893a21d Watanabe,Yusuke 2017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66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</w:tcPr>
          <w:p w14:paraId="5E9B87F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7</w:t>
            </w:r>
          </w:p>
        </w:tc>
        <w:tc>
          <w:tcPr>
            <w:tcW w:w="1710" w:type="dxa"/>
            <w:noWrap/>
          </w:tcPr>
          <w:p w14:paraId="0FBC6840" w14:textId="5E533D69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noWrap/>
          </w:tcPr>
          <w:p w14:paraId="49F81E57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noWrap/>
          </w:tcPr>
          <w:p w14:paraId="4EB0C732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6EF24936" w14:textId="77777777" w:rsidTr="0015436E">
        <w:trPr>
          <w:trHeight w:val="300"/>
        </w:trPr>
        <w:tc>
          <w:tcPr>
            <w:tcW w:w="2440" w:type="dxa"/>
            <w:hideMark/>
          </w:tcPr>
          <w:p w14:paraId="3D2978AA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Wei, J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bae4b03252a79e2887 Wei,Jeng 2011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67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7B06D4D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1</w:t>
            </w:r>
          </w:p>
        </w:tc>
        <w:tc>
          <w:tcPr>
            <w:tcW w:w="1710" w:type="dxa"/>
            <w:noWrap/>
            <w:hideMark/>
          </w:tcPr>
          <w:p w14:paraId="501F4591" w14:textId="3A67DC35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noWrap/>
            <w:hideMark/>
          </w:tcPr>
          <w:p w14:paraId="5ABCBE6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noWrap/>
            <w:hideMark/>
          </w:tcPr>
          <w:p w14:paraId="15E0DFB1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  <w:tr w:rsidR="00D06467" w:rsidRPr="00E44491" w14:paraId="49B44152" w14:textId="77777777" w:rsidTr="0015436E">
        <w:trPr>
          <w:trHeight w:val="300"/>
        </w:trPr>
        <w:tc>
          <w:tcPr>
            <w:tcW w:w="2440" w:type="dxa"/>
            <w:hideMark/>
          </w:tcPr>
          <w:p w14:paraId="5FEF9A7F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Wu, M-Y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dc2a4cde4b01abc0893a231 Wu,Meng-Yu 2013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68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0606D9F9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3</w:t>
            </w:r>
          </w:p>
        </w:tc>
        <w:tc>
          <w:tcPr>
            <w:tcW w:w="1710" w:type="dxa"/>
            <w:noWrap/>
            <w:hideMark/>
          </w:tcPr>
          <w:p w14:paraId="4FE4E52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Series</w:t>
            </w:r>
          </w:p>
        </w:tc>
        <w:tc>
          <w:tcPr>
            <w:tcW w:w="2070" w:type="dxa"/>
            <w:noWrap/>
            <w:hideMark/>
          </w:tcPr>
          <w:p w14:paraId="1B37A56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Moderate</w:t>
            </w:r>
          </w:p>
        </w:tc>
        <w:tc>
          <w:tcPr>
            <w:tcW w:w="2430" w:type="dxa"/>
            <w:noWrap/>
            <w:hideMark/>
          </w:tcPr>
          <w:p w14:paraId="40D1BFB4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6</w:t>
            </w:r>
          </w:p>
        </w:tc>
      </w:tr>
      <w:tr w:rsidR="00D06467" w:rsidRPr="00E44491" w14:paraId="23253ABD" w14:textId="77777777" w:rsidTr="0015436E">
        <w:trPr>
          <w:trHeight w:val="300"/>
        </w:trPr>
        <w:tc>
          <w:tcPr>
            <w:tcW w:w="2440" w:type="dxa"/>
            <w:hideMark/>
          </w:tcPr>
          <w:p w14:paraId="233AB3F8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Wu, X-Y</w:t>
            </w:r>
            <w:r w:rsidRPr="00E44491">
              <w:rPr>
                <w:rFonts w:ascii="Times New Roman" w:hAnsi="Times New Roman" w:cs="Times New Roman"/>
              </w:rPr>
              <w:fldChar w:fldCharType="begin"/>
            </w:r>
            <w:r w:rsidRPr="00E44491">
              <w:rPr>
                <w:rFonts w:ascii="Times New Roman" w:hAnsi="Times New Roman" w:cs="Times New Roman"/>
              </w:rPr>
              <w:instrText>ADDIN RW.CITE{{doc:5ee74db6e4b02772ab386351 Wu,Xiao-Yan 2018}}</w:instrText>
            </w:r>
            <w:r w:rsidRPr="00E44491">
              <w:rPr>
                <w:rFonts w:ascii="Times New Roman" w:hAnsi="Times New Roman" w:cs="Times New Roman"/>
              </w:rPr>
              <w:fldChar w:fldCharType="separate"/>
            </w:r>
            <w:r w:rsidRPr="00E44491">
              <w:rPr>
                <w:rFonts w:ascii="Times New Roman" w:hAnsi="Times New Roman" w:cs="Times New Roman"/>
                <w:bCs/>
                <w:vertAlign w:val="superscript"/>
              </w:rPr>
              <w:t>96</w:t>
            </w:r>
            <w:r w:rsidRPr="00E44491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45" w:type="dxa"/>
            <w:noWrap/>
            <w:hideMark/>
          </w:tcPr>
          <w:p w14:paraId="1E16E805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2018</w:t>
            </w:r>
          </w:p>
        </w:tc>
        <w:tc>
          <w:tcPr>
            <w:tcW w:w="1710" w:type="dxa"/>
            <w:noWrap/>
            <w:hideMark/>
          </w:tcPr>
          <w:p w14:paraId="6FCFC0C2" w14:textId="3D77A8C8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Case Report</w:t>
            </w:r>
            <w:r w:rsidR="00E86549" w:rsidRPr="00E44491">
              <w:rPr>
                <w:rFonts w:ascii="Times New Roman" w:hAnsi="Times New Roman" w:cs="Times New Roman"/>
                <w:vertAlign w:val="superscript"/>
              </w:rPr>
              <w:t>$</w:t>
            </w:r>
          </w:p>
        </w:tc>
        <w:tc>
          <w:tcPr>
            <w:tcW w:w="2070" w:type="dxa"/>
            <w:hideMark/>
          </w:tcPr>
          <w:p w14:paraId="1022D47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Low</w:t>
            </w:r>
          </w:p>
        </w:tc>
        <w:tc>
          <w:tcPr>
            <w:tcW w:w="2430" w:type="dxa"/>
            <w:hideMark/>
          </w:tcPr>
          <w:p w14:paraId="233E2BDB" w14:textId="77777777" w:rsidR="00D06467" w:rsidRPr="00E44491" w:rsidRDefault="00D06467" w:rsidP="0015436E">
            <w:pPr>
              <w:rPr>
                <w:rFonts w:ascii="Times New Roman" w:hAnsi="Times New Roman" w:cs="Times New Roman"/>
              </w:rPr>
            </w:pPr>
            <w:r w:rsidRPr="00E44491">
              <w:rPr>
                <w:rFonts w:ascii="Times New Roman" w:hAnsi="Times New Roman" w:cs="Times New Roman"/>
              </w:rPr>
              <w:t>1</w:t>
            </w:r>
          </w:p>
        </w:tc>
      </w:tr>
    </w:tbl>
    <w:p w14:paraId="664B37C1" w14:textId="77777777" w:rsidR="00D06467" w:rsidRPr="00E44491" w:rsidRDefault="00D06467" w:rsidP="00D06467">
      <w:pPr>
        <w:rPr>
          <w:rFonts w:ascii="Times New Roman" w:hAnsi="Times New Roman" w:cs="Times New Roman"/>
        </w:rPr>
      </w:pPr>
    </w:p>
    <w:p w14:paraId="4BE8A6F8" w14:textId="0474ED62" w:rsidR="006A3330" w:rsidRPr="00E44491" w:rsidRDefault="00D06467">
      <w:pPr>
        <w:rPr>
          <w:rFonts w:ascii="Times New Roman" w:hAnsi="Times New Roman" w:cs="Times New Roman"/>
        </w:rPr>
      </w:pPr>
      <w:r w:rsidRPr="00E44491">
        <w:rPr>
          <w:rFonts w:ascii="Times New Roman" w:hAnsi="Times New Roman" w:cs="Times New Roman"/>
          <w:b/>
          <w:sz w:val="20"/>
          <w:szCs w:val="20"/>
        </w:rPr>
        <w:t>Supplemental Table 1</w:t>
      </w:r>
      <w:r w:rsidRPr="00E44491">
        <w:rPr>
          <w:rFonts w:ascii="Times New Roman" w:hAnsi="Times New Roman" w:cs="Times New Roman"/>
          <w:sz w:val="20"/>
          <w:szCs w:val="20"/>
        </w:rPr>
        <w:t>: Study Characteristics.</w:t>
      </w:r>
      <w:r w:rsidR="00A061DF">
        <w:rPr>
          <w:rFonts w:ascii="Times New Roman" w:hAnsi="Times New Roman" w:cs="Times New Roman"/>
          <w:sz w:val="20"/>
          <w:szCs w:val="20"/>
        </w:rPr>
        <w:t xml:space="preserve"> </w:t>
      </w:r>
      <w:r w:rsidR="0015436E" w:rsidRPr="00E44491">
        <w:rPr>
          <w:rFonts w:ascii="Times New Roman" w:hAnsi="Times New Roman" w:cs="Times New Roman"/>
          <w:sz w:val="20"/>
          <w:szCs w:val="20"/>
        </w:rPr>
        <w:t>*: abstract</w:t>
      </w:r>
      <w:r w:rsidR="00A17F40" w:rsidRPr="00E44491">
        <w:rPr>
          <w:rFonts w:ascii="Times New Roman" w:hAnsi="Times New Roman" w:cs="Times New Roman"/>
          <w:sz w:val="20"/>
          <w:szCs w:val="20"/>
        </w:rPr>
        <w:t xml:space="preserve"> from. </w:t>
      </w:r>
      <w:r w:rsidR="00E44491" w:rsidRPr="00E44491">
        <w:rPr>
          <w:rFonts w:ascii="Times New Roman" w:hAnsi="Times New Roman" w:cs="Times New Roman"/>
          <w:sz w:val="20"/>
          <w:szCs w:val="20"/>
          <w:vertAlign w:val="superscript"/>
        </w:rPr>
        <w:t>$</w:t>
      </w:r>
      <w:r w:rsidR="00E44491" w:rsidRPr="00E44491">
        <w:rPr>
          <w:rFonts w:ascii="Times New Roman" w:hAnsi="Times New Roman" w:cs="Times New Roman"/>
          <w:sz w:val="20"/>
          <w:szCs w:val="20"/>
        </w:rPr>
        <w:t>: report</w:t>
      </w:r>
      <w:r w:rsidR="00A061DF">
        <w:rPr>
          <w:rFonts w:ascii="Times New Roman" w:hAnsi="Times New Roman" w:cs="Times New Roman"/>
          <w:sz w:val="20"/>
          <w:szCs w:val="20"/>
        </w:rPr>
        <w:t>ed</w:t>
      </w:r>
      <w:r w:rsidR="00E44491" w:rsidRPr="00E44491">
        <w:rPr>
          <w:rFonts w:ascii="Times New Roman" w:hAnsi="Times New Roman" w:cs="Times New Roman"/>
          <w:sz w:val="20"/>
          <w:szCs w:val="20"/>
        </w:rPr>
        <w:t xml:space="preserve"> presence or absence of major bleeding</w:t>
      </w:r>
      <w:r w:rsidR="00100359">
        <w:rPr>
          <w:rFonts w:ascii="Times New Roman" w:hAnsi="Times New Roman" w:cs="Times New Roman"/>
          <w:sz w:val="20"/>
          <w:szCs w:val="20"/>
        </w:rPr>
        <w:t xml:space="preserve"> in a patient.</w:t>
      </w:r>
    </w:p>
    <w:sectPr w:rsidR="006A3330" w:rsidRPr="00E4449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857F8"/>
    <w:rsid w:val="00017A86"/>
    <w:rsid w:val="000D3E9E"/>
    <w:rsid w:val="00100359"/>
    <w:rsid w:val="0015436E"/>
    <w:rsid w:val="001F4EC3"/>
    <w:rsid w:val="00313DE8"/>
    <w:rsid w:val="00353DD3"/>
    <w:rsid w:val="00526B0C"/>
    <w:rsid w:val="00594C12"/>
    <w:rsid w:val="006A3330"/>
    <w:rsid w:val="00752157"/>
    <w:rsid w:val="00770BC8"/>
    <w:rsid w:val="00773B7A"/>
    <w:rsid w:val="007A7BFA"/>
    <w:rsid w:val="00831D01"/>
    <w:rsid w:val="008D341D"/>
    <w:rsid w:val="00A061DF"/>
    <w:rsid w:val="00A17F40"/>
    <w:rsid w:val="00A7600B"/>
    <w:rsid w:val="00CB4059"/>
    <w:rsid w:val="00CE01DF"/>
    <w:rsid w:val="00D06467"/>
    <w:rsid w:val="00D9407D"/>
    <w:rsid w:val="00D96022"/>
    <w:rsid w:val="00E1209B"/>
    <w:rsid w:val="00E44491"/>
    <w:rsid w:val="00E86549"/>
    <w:rsid w:val="00F857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B5931F"/>
  <w15:chartTrackingRefBased/>
  <w15:docId w15:val="{4173B6A2-0E1B-45B6-B2E3-E4957971B8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6467"/>
    <w:pPr>
      <w:spacing w:line="25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0646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5436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436E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</TotalTime>
  <Pages>2</Pages>
  <Words>1274</Words>
  <Characters>7262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Scott</dc:creator>
  <cp:keywords/>
  <dc:description/>
  <cp:lastModifiedBy>John Scott</cp:lastModifiedBy>
  <cp:revision>9</cp:revision>
  <dcterms:created xsi:type="dcterms:W3CDTF">2020-07-31T01:50:00Z</dcterms:created>
  <dcterms:modified xsi:type="dcterms:W3CDTF">2020-10-22T1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RWProjectId">
    <vt:lpwstr>ap:5c097aebe4b0d618cf1a7483</vt:lpwstr>
  </property>
</Properties>
</file>